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D65561">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D65561">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D65561">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D65561">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D65561">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D65561">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D65561">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D65561">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D65561">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D65561">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D65561">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D65561">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D65561">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D65561">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D65561">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D65561">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D65561">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D65561">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D65561">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D65561">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D65561">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56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56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D65561" w:rsidRPr="00106A2D" w:rsidRDefault="00D65561"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D65561" w:rsidRPr="00106A2D" w:rsidRDefault="00D65561"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56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56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D65561" w:rsidRPr="006E71DF" w:rsidRDefault="00D65561"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D65561" w:rsidRPr="006E71DF" w:rsidRDefault="00D65561"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D65561" w:rsidRPr="00FD54E7" w:rsidRDefault="00D65561"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D65561" w:rsidRPr="00FD54E7" w:rsidRDefault="00D65561"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D65561" w:rsidRPr="00DE0EFB" w:rsidRDefault="00D65561"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D65561" w:rsidRPr="00DE0EFB" w:rsidRDefault="00D65561"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D65561" w:rsidRPr="0053194C" w:rsidRDefault="00D65561"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D65561" w:rsidRPr="0053194C" w:rsidRDefault="00D65561"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Default="009C166F" w:rsidP="00E90D56">
      <w:pPr>
        <w:pStyle w:val="Heading2"/>
      </w:pPr>
      <w:bookmarkStart w:id="129" w:name="_Toc48646389"/>
      <w:r w:rsidRPr="00D900FE">
        <w:rPr>
          <w:rStyle w:val="Heading2Char"/>
        </w:rPr>
        <w:t>Video to video translation</w:t>
      </w:r>
      <w:bookmarkEnd w:id="129"/>
    </w:p>
    <w:p w14:paraId="489A27FD" w14:textId="0ECB8306"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AB2C3E">
      <w:pPr>
        <w:pStyle w:val="Heading3"/>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3"/>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D65561" w:rsidRPr="00CE2B97" w:rsidRDefault="00D65561"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D65561" w:rsidRPr="00CE2B97" w:rsidRDefault="00D65561"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08B598A5" w:rsidR="00130BCA" w:rsidRDefault="00E32A9C" w:rsidP="00864A5F">
      <w:pPr>
        <w:pStyle w:val="Heading3"/>
      </w:pPr>
      <w:bookmarkStart w:id="149" w:name="_Toc48646393"/>
      <w:proofErr w:type="spellStart"/>
      <w:r>
        <w:t>Spatio</w:t>
      </w:r>
      <w:proofErr w:type="spellEnd"/>
      <w:r>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4"/>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640057A9" w14:textId="2B163D4E" w:rsidR="0011562C"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 xml:space="preserve">so </w:t>
      </w:r>
      <w:r w:rsidR="00555989" w:rsidRPr="0048524D">
        <w:rPr>
          <w:highlight w:val="yellow"/>
        </w:rPr>
        <w:t>with the purpose of</w:t>
      </w:r>
      <w:r w:rsidRPr="0048524D">
        <w:rPr>
          <w:highlight w:val="yellow"/>
        </w:rPr>
        <w:t xml:space="preserve"> achieve this objective image to image translation, temporal information extraction and </w:t>
      </w:r>
      <w:proofErr w:type="spellStart"/>
      <w:r w:rsidR="00E37E74" w:rsidRPr="0048524D">
        <w:rPr>
          <w:highlight w:val="yellow"/>
        </w:rPr>
        <w:t>S</w:t>
      </w:r>
      <w:r w:rsidRPr="0048524D">
        <w:rPr>
          <w:highlight w:val="yellow"/>
        </w:rPr>
        <w:t>patio</w:t>
      </w:r>
      <w:proofErr w:type="spellEnd"/>
      <w:r w:rsidRPr="0048524D">
        <w:rPr>
          <w:highlight w:val="yellow"/>
        </w:rPr>
        <w:t>-temporal information fusion are main building stones.</w:t>
      </w:r>
      <w:r>
        <w:t xml:space="preserve"> </w:t>
      </w:r>
      <w:r w:rsidR="006D4DB8">
        <w:t xml:space="preserve">This chapter </w:t>
      </w:r>
      <w:r w:rsidR="0048524D">
        <w:t xml:space="preserve">can be ideally </w:t>
      </w:r>
      <w:r w:rsidR="00785BDB">
        <w:t>portioned to</w:t>
      </w:r>
      <w:r w:rsidR="0048524D">
        <w:t xml:space="preserve"> </w:t>
      </w:r>
      <w:r w:rsidR="00893881">
        <w:t xml:space="preserve">three major sections, </w:t>
      </w:r>
      <w:r w:rsidR="00157897">
        <w:t xml:space="preserve">the </w:t>
      </w:r>
      <w:r w:rsidR="00785BDB">
        <w:t>first introduces</w:t>
      </w:r>
      <w:r>
        <w:t xml:space="preserve"> image to image translation (</w:t>
      </w:r>
      <w:r w:rsidR="00D40959">
        <w:t>spatial</w:t>
      </w:r>
      <w:r>
        <w:t xml:space="preserve"> domain transfer) to translate a given domain image into </w:t>
      </w:r>
      <w:r w:rsidR="0011562C">
        <w:t>another</w:t>
      </w:r>
      <w:r>
        <w:t xml:space="preserve"> domain. </w:t>
      </w:r>
      <w:r w:rsidR="00157897">
        <w:t xml:space="preserve">the </w:t>
      </w:r>
      <w:r w:rsidR="00CF00F7">
        <w:t>second</w:t>
      </w:r>
      <w:r w:rsidR="00157897">
        <w:t xml:space="preserve"> deals with video to video translation problems and constraints to solve. </w:t>
      </w:r>
      <w:r w:rsidR="0011562C">
        <w:t xml:space="preserve">The </w:t>
      </w:r>
      <w:r w:rsidR="00157897">
        <w:t>last</w:t>
      </w:r>
      <w:r w:rsidR="0011562C">
        <w:t xml:space="preserve"> section explain</w:t>
      </w:r>
      <w:r w:rsidR="00E37E74">
        <w:t>s</w:t>
      </w:r>
      <w:r w:rsidR="0011562C">
        <w:t xml:space="preserve"> how temporal information extracted</w:t>
      </w:r>
      <w:r w:rsidR="005524D2">
        <w:t xml:space="preserve"> and</w:t>
      </w:r>
      <w:r w:rsidR="0011562C">
        <w:t xml:space="preserve"> </w:t>
      </w:r>
      <w:r w:rsidR="00E37E74">
        <w:t xml:space="preserve">a </w:t>
      </w:r>
      <w:r w:rsidR="0011562C">
        <w:t xml:space="preserve">fusion between </w:t>
      </w:r>
      <w:r w:rsidR="00AA0DC5">
        <w:t>spatial</w:t>
      </w:r>
      <w:r w:rsidR="00157897">
        <w:t>-temporal fusion.</w:t>
      </w:r>
    </w:p>
    <w:p w14:paraId="3638E7A3" w14:textId="2B6BCC20" w:rsidR="005E6AFF" w:rsidRDefault="00B911B5" w:rsidP="00E90D56">
      <w:pPr>
        <w:pStyle w:val="Heading2"/>
      </w:pPr>
      <w:bookmarkStart w:id="235" w:name="_Toc48646420"/>
      <w:r>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t>In</w:t>
      </w:r>
      <w:r w:rsidR="00C1663F">
        <w:t xml:space="preserve"> this research</w:t>
      </w:r>
      <w:r w:rsidR="00216658">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lastRenderedPageBreak/>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D65561"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56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6AB60DAF" w14:textId="1D78410B" w:rsidR="00774F96" w:rsidRDefault="00776DF6" w:rsidP="00774F96">
      <w:pPr>
        <w:pStyle w:val="Heading2"/>
      </w:pPr>
      <w:bookmarkStart w:id="239" w:name="_Toc48646424"/>
      <w:r>
        <w:t>Problems in T</w:t>
      </w:r>
      <w:r w:rsidR="00774F96">
        <w:t xml:space="preserve">ranslation </w:t>
      </w:r>
      <w:r>
        <w:t>Networks</w:t>
      </w:r>
    </w:p>
    <w:p w14:paraId="6537D0E8" w14:textId="33084F66" w:rsidR="00774F96" w:rsidRPr="00BE7CC9" w:rsidRDefault="00774F96" w:rsidP="00774F96">
      <w:pPr>
        <w:rPr>
          <w:b/>
          <w:bCs/>
        </w:rPr>
      </w:pPr>
      <w:r w:rsidRPr="008A1A77">
        <w:t>Highly expressive parametric models have achieved great success in machine learning</w:t>
      </w:r>
      <w:r w:rsidR="00294D6F">
        <w:t xml:space="preserve"> </w:t>
      </w:r>
      <w:r w:rsidR="00294D6F">
        <w:fldChar w:fldCharType="begin" w:fldLock="1"/>
      </w:r>
      <w:r w:rsidR="00294D6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rsidR="00294D6F">
        <w:fldChar w:fldCharType="separate"/>
      </w:r>
      <w:r w:rsidR="00294D6F" w:rsidRPr="00294D6F">
        <w:rPr>
          <w:noProof/>
        </w:rPr>
        <w:t>[38]</w:t>
      </w:r>
      <w:r w:rsidR="00294D6F">
        <w:fldChar w:fldCharType="end"/>
      </w:r>
      <w:r w:rsidRPr="008A1A77">
        <w:t>, where learning goals and measurement measures are typically well defined and easily calculated.</w:t>
      </w:r>
      <w:r w:rsidR="009A2088">
        <w:t xml:space="preserve"> A</w:t>
      </w:r>
      <w:r>
        <w:t xml:space="preserve">s discussed in previous sections video to video translation is an immediate extension of image </w:t>
      </w:r>
      <w:r>
        <w:lastRenderedPageBreak/>
        <w:t xml:space="preserve">translation so every limitation of image translation is extended correspondingly. Furthermore, Object disappearance, Object dislocates and Artifacts are </w:t>
      </w:r>
      <w:r w:rsidR="00812655">
        <w:t xml:space="preserve">the </w:t>
      </w:r>
      <w:r>
        <w:t>most common problems for video translation.</w:t>
      </w:r>
    </w:p>
    <w:p w14:paraId="2956486C" w14:textId="4B876D0A" w:rsidR="00774F96" w:rsidRDefault="00774F96" w:rsidP="00774F9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6E251F8A" w14:textId="34CBFE65" w:rsidR="00774F96" w:rsidRPr="00483467" w:rsidRDefault="00774F96" w:rsidP="00774F9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2137D5D7" w14:textId="77777777" w:rsidR="00774F96" w:rsidRPr="00416004" w:rsidRDefault="00774F96" w:rsidP="00774F9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6135160" w14:textId="20D77DF4" w:rsidR="00774F96" w:rsidRDefault="00774F96" w:rsidP="00774F96">
      <w:pPr>
        <w:pStyle w:val="ListParagraph"/>
        <w:numPr>
          <w:ilvl w:val="0"/>
          <w:numId w:val="36"/>
        </w:numPr>
      </w:pPr>
      <w:r w:rsidRPr="00DE2199">
        <w:rPr>
          <w:b/>
          <w:bCs/>
        </w:rPr>
        <w:t>Object dislocation</w:t>
      </w:r>
      <w:r>
        <w:rPr>
          <w:rStyle w:val="FootnoteReference"/>
        </w:rPr>
        <w:footnoteReference w:id="5"/>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w:t>
      </w:r>
      <w:r w:rsidR="007744A7">
        <w:t>Object dislocation a</w:t>
      </w:r>
      <w:r w:rsidR="00B47F6D">
        <w:t>lso,</w:t>
      </w:r>
      <w:r>
        <w:t xml:space="preserve"> can be seen as abrupt object movement.  Mathematically, </w:t>
      </w:r>
    </w:p>
    <w:p w14:paraId="5E25B986" w14:textId="77777777" w:rsidR="00774F96" w:rsidRPr="005C2296" w:rsidRDefault="00774F96" w:rsidP="00774F9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684B2803" w14:textId="77777777" w:rsidR="00774F96" w:rsidRPr="005C2296" w:rsidRDefault="00774F96" w:rsidP="00774F9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572BF52D" w14:textId="77777777" w:rsidR="00882C86" w:rsidRPr="00882C86" w:rsidRDefault="00774F96" w:rsidP="00882C8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00882C86" w:rsidRPr="00882C86">
        <w:rPr>
          <w:rFonts w:eastAsiaTheme="minorEastAsia"/>
          <w:b/>
          <w:bCs/>
        </w:rPr>
        <w:t xml:space="preserve"> </w:t>
      </w:r>
    </w:p>
    <w:p w14:paraId="7B0E328C" w14:textId="06CD6B8F" w:rsidR="00774F96" w:rsidRPr="00882C86" w:rsidRDefault="00882C86" w:rsidP="00882C8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78E63C54" w14:textId="241840F8" w:rsidR="00DE2199" w:rsidRDefault="007A35D2" w:rsidP="00DE2199">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29FBCEB2" w14:textId="1475D9D9" w:rsidR="001B1BBA" w:rsidRDefault="001B1BBA" w:rsidP="002B25F8">
      <w:pPr>
        <w:pStyle w:val="Heading2"/>
      </w:pPr>
      <w:r>
        <w:t xml:space="preserve">Solutions </w:t>
      </w:r>
    </w:p>
    <w:p w14:paraId="08330D89" w14:textId="77777777" w:rsidR="00B573D2" w:rsidRPr="00B573D2" w:rsidRDefault="00B573D2" w:rsidP="00B573D2"/>
    <w:p w14:paraId="48E53FE1" w14:textId="5366CE0E" w:rsidR="002B25F8" w:rsidRDefault="002B25F8" w:rsidP="002B25F8">
      <w:pPr>
        <w:pStyle w:val="Heading2"/>
      </w:pPr>
      <w:r>
        <w:lastRenderedPageBreak/>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56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53DE35BA"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1B37AE4" w:rsidR="001373D7" w:rsidRDefault="00FC1166" w:rsidP="008C354A">
      <w:r>
        <w:rPr>
          <w:noProof/>
        </w:rPr>
        <w:lastRenderedPageBreak/>
        <mc:AlternateContent>
          <mc:Choice Requires="wps">
            <w:drawing>
              <wp:anchor distT="0" distB="0" distL="114300" distR="114300" simplePos="0" relativeHeight="251718656" behindDoc="0" locked="0" layoutInCell="1" allowOverlap="1" wp14:anchorId="7F897331" wp14:editId="0A77940A">
                <wp:simplePos x="0" y="0"/>
                <wp:positionH relativeFrom="column">
                  <wp:posOffset>1858645</wp:posOffset>
                </wp:positionH>
                <wp:positionV relativeFrom="page">
                  <wp:posOffset>232249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D65561" w:rsidRPr="00A1529C" w:rsidRDefault="00D65561" w:rsidP="001F0DF0">
                            <w:pPr>
                              <w:pStyle w:val="Caption"/>
                              <w:jc w:val="center"/>
                              <w:rPr>
                                <w:sz w:val="24"/>
                                <w:szCs w:val="24"/>
                              </w:rPr>
                            </w:pPr>
                            <w:bookmarkStart w:id="243"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46.35pt;margin-top:182.85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" stroked="f">
                <v:textbox inset="0,0,0,0">
                  <w:txbxContent>
                    <w:p w14:paraId="45A8031D" w14:textId="7CA3745F" w:rsidR="00D65561" w:rsidRPr="00A1529C" w:rsidRDefault="00D65561"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4"/>
                    </w:p>
                  </w:txbxContent>
                </v:textbox>
                <w10:wrap type="topAndBottom" anchory="page"/>
              </v:shape>
            </w:pict>
          </mc:Fallback>
        </mc:AlternateContent>
      </w:r>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D65561" w:rsidRDefault="00D65561"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D65561" w:rsidRDefault="00D65561"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lastRenderedPageBreak/>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D65561" w:rsidRPr="003E3129" w:rsidRDefault="00D65561" w:rsidP="005F454D">
                            <w:pPr>
                              <w:pStyle w:val="Caption"/>
                              <w:jc w:val="center"/>
                              <w:rPr>
                                <w:noProof/>
                                <w:sz w:val="24"/>
                                <w:szCs w:val="24"/>
                              </w:rPr>
                            </w:pPr>
                            <w:bookmarkStart w:id="248" w:name="_Toc47219626"/>
                            <w:r w:rsidRPr="003E3129">
                              <w:t xml:space="preserve">Figure </w:t>
                            </w:r>
                            <w:fldSimple w:instr=" SEQ Figure \* ARABIC ">
                              <w:r>
                                <w:rPr>
                                  <w:noProof/>
                                </w:rPr>
                                <w:t>16</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D65561" w:rsidRPr="003E3129" w:rsidRDefault="00D65561"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D65561" w:rsidRPr="00F62814" w:rsidRDefault="00D65561" w:rsidP="000C0438">
                            <w:pPr>
                              <w:pStyle w:val="Caption"/>
                              <w:jc w:val="center"/>
                              <w:rPr>
                                <w:noProof/>
                                <w:sz w:val="24"/>
                                <w:szCs w:val="24"/>
                              </w:rPr>
                            </w:pPr>
                            <w:bookmarkStart w:id="250" w:name="_Toc47219627"/>
                            <w:r>
                              <w:t xml:space="preserve">Figure </w:t>
                            </w:r>
                            <w:fldSimple w:instr=" SEQ Figure \* ARABIC ">
                              <w:r>
                                <w:rPr>
                                  <w:noProof/>
                                </w:rPr>
                                <w:t>17</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D65561" w:rsidRPr="00F62814" w:rsidRDefault="00D65561"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D65561" w:rsidRDefault="00D65561" w:rsidP="0010500C">
      <w:pPr>
        <w:pStyle w:val="CommentText"/>
      </w:pPr>
      <w:r>
        <w:rPr>
          <w:rStyle w:val="CommentReference"/>
        </w:rPr>
        <w:annotationRef/>
      </w:r>
      <w:r>
        <w:t>is chunk need much better</w:t>
      </w:r>
    </w:p>
  </w:comment>
  <w:comment w:id="146" w:author="kirubel abebe" w:date="2020-08-15T20:30:00Z" w:initials="ka">
    <w:p w14:paraId="49B6859B" w14:textId="3C7F5D14" w:rsidR="00D65561" w:rsidRDefault="00D65561">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F67BD5" w14:textId="77777777" w:rsidR="005D0DA4" w:rsidRDefault="005D0DA4" w:rsidP="006C5C4D">
      <w:pPr>
        <w:spacing w:after="0" w:line="240" w:lineRule="auto"/>
      </w:pPr>
      <w:r>
        <w:separator/>
      </w:r>
    </w:p>
  </w:endnote>
  <w:endnote w:type="continuationSeparator" w:id="0">
    <w:p w14:paraId="6F70EB16" w14:textId="77777777" w:rsidR="005D0DA4" w:rsidRDefault="005D0DA4"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5561" w:rsidRDefault="00D65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5561" w:rsidRDefault="00D6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33D6A" w14:textId="77777777" w:rsidR="005D0DA4" w:rsidRDefault="005D0DA4" w:rsidP="006C5C4D">
      <w:pPr>
        <w:spacing w:after="0" w:line="240" w:lineRule="auto"/>
      </w:pPr>
      <w:r>
        <w:separator/>
      </w:r>
    </w:p>
  </w:footnote>
  <w:footnote w:type="continuationSeparator" w:id="0">
    <w:p w14:paraId="4627836C" w14:textId="77777777" w:rsidR="005D0DA4" w:rsidRDefault="005D0DA4" w:rsidP="006C5C4D">
      <w:pPr>
        <w:spacing w:after="0" w:line="240" w:lineRule="auto"/>
      </w:pPr>
      <w:r>
        <w:continuationSeparator/>
      </w:r>
    </w:p>
  </w:footnote>
  <w:footnote w:id="1">
    <w:p w14:paraId="477C4AEB" w14:textId="38FA7075" w:rsidR="00D65561" w:rsidRDefault="00D6556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5561" w:rsidRPr="0087636F" w:rsidRDefault="00D6556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35FBD1A7" w14:textId="359E8168" w:rsidR="00D65561" w:rsidRDefault="00D65561">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4">
    <w:p w14:paraId="0D9CC7EE" w14:textId="6FC30277" w:rsidR="00D65561" w:rsidRDefault="00D6556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23C872BE" w14:textId="77777777" w:rsidR="00D65561" w:rsidRDefault="00D65561" w:rsidP="00774F9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6">
    <w:p w14:paraId="24F2353A" w14:textId="0A35174F" w:rsidR="00D65561" w:rsidRDefault="00D65561">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D65561" w:rsidRDefault="00D65561" w:rsidP="00CF4F66">
      <w:pPr>
        <w:pStyle w:val="FootnoteText"/>
      </w:pPr>
      <w:r w:rsidRPr="00540C45">
        <w:rPr>
          <w:rStyle w:val="FootnoteReference"/>
        </w:rPr>
        <w:footnoteRef/>
      </w:r>
      <w:r>
        <w:t xml:space="preserve"> In this paper when we say </w:t>
      </w:r>
      <w:bookmarkStart w:id="255" w:name="_Hlk44023693"/>
      <w:proofErr w:type="spellStart"/>
      <w:r>
        <w:t>CycleGAN</w:t>
      </w:r>
      <w:proofErr w:type="spellEnd"/>
      <w:r>
        <w:t xml:space="preserve">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FB742BE8"/>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77C7"/>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76B2"/>
    <w:rsid w:val="00590BAC"/>
    <w:rsid w:val="00592F0F"/>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D003C"/>
    <w:rsid w:val="005D0DA4"/>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83B"/>
    <w:rsid w:val="007B5DBC"/>
    <w:rsid w:val="007B655A"/>
    <w:rsid w:val="007C0FFF"/>
    <w:rsid w:val="007C3A2A"/>
    <w:rsid w:val="007C40E2"/>
    <w:rsid w:val="007C4598"/>
    <w:rsid w:val="007C48E3"/>
    <w:rsid w:val="007D2938"/>
    <w:rsid w:val="007D2EF2"/>
    <w:rsid w:val="007D33E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F79"/>
    <w:rsid w:val="009169E3"/>
    <w:rsid w:val="00917CC2"/>
    <w:rsid w:val="00917E6D"/>
    <w:rsid w:val="0092042F"/>
    <w:rsid w:val="00921842"/>
    <w:rsid w:val="00921D8D"/>
    <w:rsid w:val="00926776"/>
    <w:rsid w:val="00926C3F"/>
    <w:rsid w:val="0092762E"/>
    <w:rsid w:val="009300B7"/>
    <w:rsid w:val="0093331C"/>
    <w:rsid w:val="00933770"/>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6356"/>
    <w:rsid w:val="00B16AD1"/>
    <w:rsid w:val="00B20B11"/>
    <w:rsid w:val="00B21987"/>
    <w:rsid w:val="00B23877"/>
    <w:rsid w:val="00B251B0"/>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283F"/>
    <w:rsid w:val="00C833B2"/>
    <w:rsid w:val="00C83B96"/>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478A"/>
    <w:rsid w:val="00D353F4"/>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36AA8"/>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36AA8"/>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7</TotalTime>
  <Pages>66</Pages>
  <Words>38966</Words>
  <Characters>222112</Characters>
  <Application>Microsoft Office Word</Application>
  <DocSecurity>0</DocSecurity>
  <Lines>1850</Lines>
  <Paragraphs>52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74</cp:revision>
  <cp:lastPrinted>2020-07-27T08:01:00Z</cp:lastPrinted>
  <dcterms:created xsi:type="dcterms:W3CDTF">2020-07-25T07:23:00Z</dcterms:created>
  <dcterms:modified xsi:type="dcterms:W3CDTF">2020-08-24T08:45: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